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Default="00D016BC">
      <w:pPr>
        <w:rPr>
          <w:lang w:val="en-US"/>
        </w:rPr>
      </w:pPr>
      <w:r>
        <w:rPr>
          <w:lang w:val="en-US"/>
        </w:rPr>
        <w:t>Dia IV</w:t>
      </w:r>
    </w:p>
    <w:p w14:paraId="50528E5D" w14:textId="2C87DA4D" w:rsidR="00D016BC" w:rsidRDefault="00D016BC" w:rsidP="00D016BC">
      <w:pPr>
        <w:jc w:val="center"/>
        <w:rPr>
          <w:lang w:val="en-US"/>
        </w:rPr>
      </w:pPr>
      <w:r>
        <w:rPr>
          <w:noProof/>
          <w:lang w:val="en-US"/>
        </w:rPr>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Default="00D016BC" w:rsidP="00D016BC">
      <w:pPr>
        <w:rPr>
          <w:lang w:val="pt-BR"/>
        </w:rPr>
      </w:pPr>
      <w:r>
        <w:rPr>
          <w:lang w:val="en-US"/>
        </w:rPr>
        <w:tab/>
      </w:r>
      <w:r w:rsidRPr="00D016BC">
        <w:rPr>
          <w:lang w:val="pt-BR"/>
        </w:rPr>
        <w:t>Logo à partida, no ecrã d</w:t>
      </w:r>
      <w:r>
        <w:rPr>
          <w:lang w:val="pt-BR"/>
        </w:rPr>
        <w:t>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Pr>
          <w:lang w:val="pt-BR"/>
        </w:rPr>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Default="00EA7562" w:rsidP="00D016BC">
      <w:pPr>
        <w:rPr>
          <w:lang w:val="pt-BR"/>
        </w:rPr>
      </w:pPr>
      <w:r>
        <w:rPr>
          <w:lang w:val="pt-BR"/>
        </w:rPr>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Default="00EA7562" w:rsidP="00D016BC">
      <w:pPr>
        <w:rPr>
          <w:lang w:val="pt-BR"/>
        </w:rPr>
      </w:pPr>
      <w:r>
        <w:rPr>
          <w:lang w:val="pt-BR"/>
        </w:rPr>
        <w:lastRenderedPageBreak/>
        <w:tab/>
        <w:t>É dado ao jogador a possibilidade de inspecionar diversos parâmetros na cena – como as casas de banho, o logótipo do ginásio</w:t>
      </w:r>
      <w:r w:rsidR="00430125">
        <w:rPr>
          <w:lang w:val="pt-BR"/>
        </w:rPr>
        <w:t xml:space="preserve"> e </w:t>
      </w:r>
      <w:r>
        <w:rPr>
          <w:lang w:val="pt-BR"/>
        </w:rPr>
        <w:t xml:space="preserve">as portas automáticas (que, implicitamente, dividem </w:t>
      </w:r>
      <w:r w:rsidR="000E5F0C">
        <w:rPr>
          <w:lang w:val="pt-BR"/>
        </w:rPr>
        <w:t xml:space="preserve">as máquinas de </w:t>
      </w:r>
      <w:r w:rsidR="000E5F0C">
        <w:rPr>
          <w:i/>
          <w:iCs/>
          <w:lang w:val="pt-BR"/>
        </w:rPr>
        <w:t>cardio</w:t>
      </w:r>
      <w:r w:rsidR="000E5F0C">
        <w:rPr>
          <w:rStyle w:val="FootnoteReference"/>
          <w:i/>
          <w:iCs/>
          <w:lang w:val="pt-BR"/>
        </w:rPr>
        <w:footnoteReference w:id="1"/>
      </w:r>
      <w:r w:rsidR="00430125">
        <w:rPr>
          <w:lang w:val="pt-BR"/>
        </w:rPr>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Pr>
          <w:lang w:val="pt-BR"/>
        </w:rPr>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trazera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68D4BBD" w:rsidR="00EA7562" w:rsidRDefault="00BB742C" w:rsidP="00D016BC">
      <w:pPr>
        <w:rPr>
          <w:lang w:val="pt-BR"/>
        </w:rPr>
      </w:pPr>
      <w:r>
        <w:rPr>
          <w:lang w:val="pt-BR"/>
        </w:rPr>
        <w:tab/>
      </w:r>
      <w:r w:rsidR="00864B1E">
        <w:rPr>
          <w:lang w:val="pt-BR"/>
        </w:rPr>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na  sua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Pr>
          <w:lang w:val="pt-BR"/>
        </w:rPr>
        <w:t>uma indumentária formal no seu tronco</w:t>
      </w:r>
      <w:r w:rsidR="00864B1E">
        <w:rPr>
          <w:lang w:val="pt-BR"/>
        </w:rPr>
        <w:t xml:space="preserve">. </w:t>
      </w:r>
      <w:r w:rsidR="00507846">
        <w:rPr>
          <w:lang w:val="pt-BR"/>
        </w:rPr>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Default="000757DE" w:rsidP="00D016BC">
      <w:pPr>
        <w:rPr>
          <w:lang w:val="pt-BR"/>
        </w:rPr>
      </w:pPr>
    </w:p>
    <w:p w14:paraId="19C4F1BA" w14:textId="77777777" w:rsidR="000757DE" w:rsidRDefault="000757DE" w:rsidP="00D016BC">
      <w:pPr>
        <w:rPr>
          <w:lang w:val="pt-BR"/>
        </w:rPr>
      </w:pPr>
    </w:p>
    <w:p w14:paraId="72459A56" w14:textId="77777777" w:rsidR="000757DE" w:rsidRDefault="000757DE" w:rsidP="00D016BC">
      <w:pPr>
        <w:rPr>
          <w:lang w:val="pt-BR"/>
        </w:rPr>
      </w:pPr>
    </w:p>
    <w:p w14:paraId="48C3B3DF" w14:textId="77777777" w:rsidR="000757DE" w:rsidRDefault="000757DE" w:rsidP="00D016BC">
      <w:pPr>
        <w:rPr>
          <w:lang w:val="pt-BR"/>
        </w:rPr>
      </w:pPr>
    </w:p>
    <w:p w14:paraId="05A5DC0F" w14:textId="77777777" w:rsidR="000757DE" w:rsidRDefault="000757DE" w:rsidP="00D016BC">
      <w:pPr>
        <w:rPr>
          <w:lang w:val="pt-BR"/>
        </w:rPr>
      </w:pPr>
    </w:p>
    <w:p w14:paraId="2BAC18BD" w14:textId="7A213ACA" w:rsidR="000757DE" w:rsidRDefault="000757DE" w:rsidP="00D016BC">
      <w:pPr>
        <w:rPr>
          <w:lang w:val="pt-BR"/>
        </w:rPr>
      </w:pPr>
      <w:r>
        <w:rPr>
          <w:lang w:val="pt-BR"/>
        </w:rPr>
        <w:lastRenderedPageBreak/>
        <w:t>Dia V</w:t>
      </w:r>
    </w:p>
    <w:p w14:paraId="1624BCB6" w14:textId="77777777" w:rsidR="000757DE" w:rsidRPr="00430125" w:rsidRDefault="000757DE" w:rsidP="00D016BC">
      <w:pPr>
        <w:rPr>
          <w:lang w:val="pt-BR"/>
        </w:rPr>
      </w:pPr>
    </w:p>
    <w:sectPr w:rsidR="000757DE" w:rsidRPr="004301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A7730" w14:textId="77777777" w:rsidR="001510B6" w:rsidRDefault="001510B6" w:rsidP="000E5F0C">
      <w:pPr>
        <w:spacing w:after="0" w:line="240" w:lineRule="auto"/>
      </w:pPr>
      <w:r>
        <w:separator/>
      </w:r>
    </w:p>
  </w:endnote>
  <w:endnote w:type="continuationSeparator" w:id="0">
    <w:p w14:paraId="305BB5D5" w14:textId="77777777" w:rsidR="001510B6" w:rsidRDefault="001510B6" w:rsidP="000E5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A143F" w14:textId="77777777" w:rsidR="001510B6" w:rsidRDefault="001510B6" w:rsidP="000E5F0C">
      <w:pPr>
        <w:spacing w:after="0" w:line="240" w:lineRule="auto"/>
      </w:pPr>
      <w:r>
        <w:separator/>
      </w:r>
    </w:p>
  </w:footnote>
  <w:footnote w:type="continuationSeparator" w:id="0">
    <w:p w14:paraId="368BAED1" w14:textId="77777777" w:rsidR="001510B6" w:rsidRDefault="001510B6" w:rsidP="000E5F0C">
      <w:pPr>
        <w:spacing w:after="0" w:line="240" w:lineRule="auto"/>
      </w:pPr>
      <w:r>
        <w:continuationSeparator/>
      </w:r>
    </w:p>
  </w:footnote>
  <w:footnote w:id="1">
    <w:p w14:paraId="249338ED" w14:textId="71B8AC86" w:rsidR="000E5F0C" w:rsidRPr="000E5F0C" w:rsidRDefault="000E5F0C">
      <w:pPr>
        <w:pStyle w:val="FootnoteText"/>
        <w:rPr>
          <w:lang w:val="pt-BR"/>
        </w:rPr>
      </w:pPr>
      <w:r>
        <w:rPr>
          <w:rStyle w:val="FootnoteReference"/>
        </w:rPr>
        <w:footnoteRef/>
      </w:r>
      <w:r w:rsidRPr="000E5F0C">
        <w:rPr>
          <w:lang w:val="pt-BR"/>
        </w:rPr>
        <w:t xml:space="preserve"> As máquinas de </w:t>
      </w:r>
      <w:r w:rsidRPr="000E5F0C">
        <w:rPr>
          <w:i/>
          <w:iCs/>
          <w:lang w:val="pt-BR"/>
        </w:rPr>
        <w:t xml:space="preserve">cardio </w:t>
      </w:r>
      <w:r w:rsidRPr="000E5F0C">
        <w:rPr>
          <w:lang w:val="pt-BR"/>
        </w:rPr>
        <w:t>são e</w:t>
      </w:r>
      <w:r>
        <w:rPr>
          <w:lang w:val="pt-BR"/>
        </w:rPr>
        <w:t>quipamentos de exercícios projetados para aumentar a frequência cardíaca e melhorar a saúde cardiovascular – ou seja, não são máquinas com pesos confecionadas para o exercício da musculação</w:t>
      </w:r>
      <w:r w:rsidR="00C138B4">
        <w:rPr>
          <w:lang w:val="pt-BR"/>
        </w:rPr>
        <w:t xml:space="preserve"> </w:t>
      </w:r>
      <w:r w:rsidR="00C138B4">
        <w:rPr>
          <w:lang w:val="pt-BR"/>
        </w:rPr>
        <w:fldChar w:fldCharType="begin" w:fldLock="1"/>
      </w:r>
      <w:r w:rsidR="00C138B4">
        <w:rPr>
          <w:lang w:val="pt-BR"/>
        </w:rPr>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Pr>
          <w:lang w:val="pt-BR"/>
        </w:rPr>
        <w:fldChar w:fldCharType="separate"/>
      </w:r>
      <w:r w:rsidR="00C138B4" w:rsidRPr="00C138B4">
        <w:rPr>
          <w:noProof/>
          <w:lang w:val="pt-BR"/>
        </w:rPr>
        <w:t>(Migala, 2023)</w:t>
      </w:r>
      <w:r w:rsidR="00C138B4">
        <w:rPr>
          <w:lang w:val="pt-BR"/>
        </w:rPr>
        <w:fldChar w:fldCharType="end"/>
      </w:r>
      <w:r>
        <w:rPr>
          <w:lang w:val="pt-BR"/>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rAUAou96niwAAAA="/>
  </w:docVars>
  <w:rsids>
    <w:rsidRoot w:val="00D016BC"/>
    <w:rsid w:val="000757DE"/>
    <w:rsid w:val="000E4CA1"/>
    <w:rsid w:val="000E5F0C"/>
    <w:rsid w:val="001510B6"/>
    <w:rsid w:val="00430125"/>
    <w:rsid w:val="00507846"/>
    <w:rsid w:val="00864B1E"/>
    <w:rsid w:val="00A65BDE"/>
    <w:rsid w:val="00A81586"/>
    <w:rsid w:val="00BB742C"/>
    <w:rsid w:val="00C138B4"/>
    <w:rsid w:val="00D016BC"/>
    <w:rsid w:val="00D03DDF"/>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3</Pages>
  <Words>656</Words>
  <Characters>374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cp:revision>
  <dcterms:created xsi:type="dcterms:W3CDTF">2023-10-08T22:23:00Z</dcterms:created>
  <dcterms:modified xsi:type="dcterms:W3CDTF">2023-10-0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